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5C5B98" w14:textId="5690EB38" w:rsidR="004F2201" w:rsidRPr="004F2201" w:rsidRDefault="004F2201" w:rsidP="002C56B9">
      <w:pPr>
        <w:spacing w:line="480" w:lineRule="auto"/>
        <w:ind w:left="-144"/>
        <w:rPr>
          <w:rFonts w:ascii="Arial" w:hAnsi="Arial" w:cs="Arial"/>
          <w:lang w:val="en-US"/>
        </w:rPr>
      </w:pPr>
      <w:r w:rsidRPr="004F2201">
        <w:rPr>
          <w:rFonts w:ascii="Arial" w:hAnsi="Arial" w:cs="Arial"/>
          <w:lang w:val="en-US"/>
        </w:rPr>
        <w:t xml:space="preserve">Date of Search: </w:t>
      </w:r>
      <w:r w:rsidR="00DC721B">
        <w:rPr>
          <w:rFonts w:ascii="Arial" w:hAnsi="Arial" w:cs="Arial"/>
          <w:lang w:val="en-US"/>
        </w:rPr>
        <w:t>May 2018</w:t>
      </w:r>
      <w:bookmarkStart w:id="0" w:name="_GoBack"/>
      <w:bookmarkEnd w:id="0"/>
    </w:p>
    <w:p w14:paraId="1F9B7EC0" w14:textId="5896A990" w:rsidR="002C56B9" w:rsidRPr="004F2201" w:rsidRDefault="002C56B9" w:rsidP="002C56B9">
      <w:pPr>
        <w:spacing w:line="480" w:lineRule="auto"/>
        <w:ind w:left="-144"/>
        <w:rPr>
          <w:rFonts w:ascii="Arial" w:hAnsi="Arial" w:cs="Arial"/>
          <w:lang w:val="en-US"/>
        </w:rPr>
      </w:pPr>
      <w:r w:rsidRPr="004F2201">
        <w:rPr>
          <w:rFonts w:ascii="Arial" w:hAnsi="Arial" w:cs="Arial"/>
          <w:lang w:val="en-US"/>
        </w:rPr>
        <w:t>The proposed new list of paroxysmal movement disorders</w:t>
      </w:r>
    </w:p>
    <w:tbl>
      <w:tblPr>
        <w:tblW w:w="9162" w:type="dxa"/>
        <w:tblInd w:w="-14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92"/>
        <w:gridCol w:w="1440"/>
        <w:gridCol w:w="3420"/>
        <w:gridCol w:w="1260"/>
        <w:gridCol w:w="1350"/>
      </w:tblGrid>
      <w:tr w:rsidR="002C56B9" w:rsidRPr="004F2201" w14:paraId="3C0CEC6D" w14:textId="77777777" w:rsidTr="00A342DC">
        <w:tc>
          <w:tcPr>
            <w:tcW w:w="1692" w:type="dxa"/>
          </w:tcPr>
          <w:p w14:paraId="2B5A4EAA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F2201">
              <w:rPr>
                <w:rFonts w:ascii="Arial" w:hAnsi="Arial" w:cs="Arial"/>
                <w:b/>
                <w:lang w:val="en-US"/>
              </w:rPr>
              <w:t xml:space="preserve">New designation </w:t>
            </w:r>
          </w:p>
        </w:tc>
        <w:tc>
          <w:tcPr>
            <w:tcW w:w="1440" w:type="dxa"/>
          </w:tcPr>
          <w:p w14:paraId="42888B1A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F2201">
              <w:rPr>
                <w:rFonts w:ascii="Arial" w:hAnsi="Arial" w:cs="Arial"/>
                <w:b/>
                <w:lang w:val="en-US"/>
              </w:rPr>
              <w:t>Less common movement phenotype</w:t>
            </w:r>
          </w:p>
        </w:tc>
        <w:tc>
          <w:tcPr>
            <w:tcW w:w="3420" w:type="dxa"/>
          </w:tcPr>
          <w:p w14:paraId="0B4D38E5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F2201">
              <w:rPr>
                <w:rFonts w:ascii="Arial" w:hAnsi="Arial" w:cs="Arial"/>
                <w:b/>
                <w:lang w:val="en-US"/>
              </w:rPr>
              <w:t>Clinical clues</w:t>
            </w:r>
          </w:p>
        </w:tc>
        <w:tc>
          <w:tcPr>
            <w:tcW w:w="1260" w:type="dxa"/>
          </w:tcPr>
          <w:p w14:paraId="2C8C5181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b/>
                <w:lang w:val="en-US"/>
              </w:rPr>
              <w:t>Inheri-tance</w:t>
            </w:r>
            <w:proofErr w:type="spellEnd"/>
          </w:p>
        </w:tc>
        <w:tc>
          <w:tcPr>
            <w:tcW w:w="1350" w:type="dxa"/>
          </w:tcPr>
          <w:p w14:paraId="1E1F9111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F2201">
              <w:rPr>
                <w:rFonts w:ascii="Arial" w:hAnsi="Arial" w:cs="Arial"/>
                <w:b/>
                <w:lang w:val="en-US"/>
              </w:rPr>
              <w:t>Locus symbol</w:t>
            </w:r>
          </w:p>
        </w:tc>
      </w:tr>
      <w:tr w:rsidR="002C56B9" w:rsidRPr="004F2201" w14:paraId="0F776954" w14:textId="77777777" w:rsidTr="00A342DC">
        <w:tc>
          <w:tcPr>
            <w:tcW w:w="9162" w:type="dxa"/>
            <w:gridSpan w:val="5"/>
          </w:tcPr>
          <w:p w14:paraId="56D6F4BA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F2201">
              <w:rPr>
                <w:rFonts w:ascii="Arial" w:hAnsi="Arial" w:cs="Arial"/>
                <w:b/>
                <w:lang w:val="en-US"/>
              </w:rPr>
              <w:t>Predominant dyskinesias</w:t>
            </w:r>
          </w:p>
        </w:tc>
      </w:tr>
      <w:tr w:rsidR="002C56B9" w:rsidRPr="004F2201" w14:paraId="3120D551" w14:textId="77777777" w:rsidTr="00A342DC">
        <w:tc>
          <w:tcPr>
            <w:tcW w:w="1692" w:type="dxa"/>
          </w:tcPr>
          <w:p w14:paraId="73106240" w14:textId="77777777" w:rsidR="002C56B9" w:rsidRPr="004F2201" w:rsidRDefault="002C56B9" w:rsidP="003142C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xMD-</w:t>
            </w:r>
            <w:r w:rsidRPr="004F2201">
              <w:rPr>
                <w:rFonts w:ascii="Arial" w:hAnsi="Arial" w:cs="Arial"/>
                <w:i/>
                <w:lang w:val="en-US"/>
              </w:rPr>
              <w:t>PRRT2</w:t>
            </w:r>
            <w:r w:rsidR="003142C8" w:rsidRPr="004F220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FYnJhaGltaS1GYWtoYXJpPC9BdXRob3I+PFllYXI+MjAx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</w:fldData>
              </w:fldChar>
            </w:r>
            <w:r w:rsidR="003142C8" w:rsidRPr="004F2201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3142C8" w:rsidRPr="004F220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FYnJhaGltaS1GYWtoYXJpPC9BdXRob3I+PFllYXI+MjAx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</w:fldData>
              </w:fldChar>
            </w:r>
            <w:r w:rsidR="003142C8" w:rsidRPr="004F2201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3142C8" w:rsidRPr="004F2201">
              <w:rPr>
                <w:rFonts w:ascii="Arial" w:hAnsi="Arial" w:cs="Arial"/>
                <w:i/>
                <w:lang w:val="en-US"/>
              </w:rPr>
            </w:r>
            <w:r w:rsidR="003142C8" w:rsidRPr="004F2201">
              <w:rPr>
                <w:rFonts w:ascii="Arial" w:hAnsi="Arial" w:cs="Arial"/>
                <w:i/>
                <w:lang w:val="en-US"/>
              </w:rPr>
              <w:fldChar w:fldCharType="end"/>
            </w:r>
            <w:r w:rsidR="003142C8" w:rsidRPr="004F2201">
              <w:rPr>
                <w:rFonts w:ascii="Arial" w:hAnsi="Arial" w:cs="Arial"/>
                <w:i/>
                <w:lang w:val="en-US"/>
              </w:rPr>
            </w:r>
            <w:r w:rsidR="003142C8" w:rsidRPr="004F2201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3142C8" w:rsidRPr="004F2201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</w:t>
            </w:r>
            <w:r w:rsidR="003142C8" w:rsidRPr="004F2201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14:paraId="56962DEE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14:paraId="5A6CE6E4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aroxysmal kinesigenic dyskinesia (PKD), rarely other paroxysmal movement disorders (PNKD, PED, episodic ataxia, writer’s cramp) or hemiplegic migraine. The PRRT2-associated disease spectrum also includes benign familial infantile epilepsy (BFIE) and combined phenotypes (paroxysmal kinesigenic dyskinesia with infantile convulsions (PKD/IC))</w:t>
            </w:r>
          </w:p>
          <w:p w14:paraId="1EE29418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GeneReview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>: http://www.ncbi.nlm.nih.gov/books/NBK1460/</w:t>
            </w:r>
          </w:p>
          <w:p w14:paraId="75581955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OMIM 128200</w:t>
            </w:r>
          </w:p>
        </w:tc>
        <w:tc>
          <w:tcPr>
            <w:tcW w:w="1260" w:type="dxa"/>
          </w:tcPr>
          <w:p w14:paraId="4FD0D00F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350" w:type="dxa"/>
          </w:tcPr>
          <w:p w14:paraId="18CAA4CC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4F2201">
              <w:rPr>
                <w:rFonts w:ascii="Arial" w:hAnsi="Arial" w:cs="Arial"/>
                <w:i/>
                <w:lang w:val="en-US"/>
              </w:rPr>
              <w:t>DYT10 or DYT19</w:t>
            </w:r>
          </w:p>
        </w:tc>
      </w:tr>
      <w:tr w:rsidR="002C56B9" w:rsidRPr="004F2201" w14:paraId="205B1BD2" w14:textId="77777777" w:rsidTr="00A342DC">
        <w:tc>
          <w:tcPr>
            <w:tcW w:w="1692" w:type="dxa"/>
          </w:tcPr>
          <w:p w14:paraId="53A44889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PxMD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>-</w:t>
            </w:r>
            <w:r w:rsidRPr="004F2201">
              <w:rPr>
                <w:rFonts w:ascii="Arial" w:hAnsi="Arial" w:cs="Arial"/>
                <w:i/>
                <w:lang w:val="en-US"/>
              </w:rPr>
              <w:t>PNKD</w:t>
            </w:r>
          </w:p>
          <w:p w14:paraId="607F8DE1" w14:textId="7268A5D9" w:rsidR="002C56B9" w:rsidRPr="004F2201" w:rsidRDefault="002C56B9" w:rsidP="00FB62F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 xml:space="preserve">(formerly </w:t>
            </w:r>
            <w:r w:rsidRPr="004F2201">
              <w:rPr>
                <w:rFonts w:ascii="Arial" w:hAnsi="Arial" w:cs="Arial"/>
                <w:i/>
                <w:lang w:val="en-US"/>
              </w:rPr>
              <w:t>MR1</w:t>
            </w:r>
            <w:r w:rsidRPr="004F2201">
              <w:rPr>
                <w:rFonts w:ascii="Arial" w:hAnsi="Arial" w:cs="Arial"/>
                <w:lang w:val="en-US"/>
              </w:rPr>
              <w:t>)</w:t>
            </w:r>
            <w:r w:rsidR="00FB62F6" w:rsidRPr="004F2201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SYWluaWVyPC9BdXRob3I+PFllYXI+MjAwNDwvWWVhcj48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</w:fldData>
              </w:fldChar>
            </w:r>
            <w:r w:rsidR="00FB62F6" w:rsidRPr="004F2201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FB62F6" w:rsidRPr="004F2201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SYWluaWVyPC9BdXRob3I+PFllYXI+MjAwNDwvWWVhcj48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</w:fldData>
              </w:fldChar>
            </w:r>
            <w:r w:rsidR="00FB62F6" w:rsidRPr="004F2201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FB62F6" w:rsidRPr="004F2201">
              <w:rPr>
                <w:rFonts w:ascii="Arial" w:hAnsi="Arial" w:cs="Arial"/>
                <w:lang w:val="en-US"/>
              </w:rPr>
            </w:r>
            <w:r w:rsidR="00FB62F6" w:rsidRPr="004F2201">
              <w:rPr>
                <w:rFonts w:ascii="Arial" w:hAnsi="Arial" w:cs="Arial"/>
                <w:lang w:val="en-US"/>
              </w:rPr>
              <w:fldChar w:fldCharType="end"/>
            </w:r>
            <w:r w:rsidR="00FB62F6" w:rsidRPr="004F2201">
              <w:rPr>
                <w:rFonts w:ascii="Arial" w:hAnsi="Arial" w:cs="Arial"/>
                <w:lang w:val="en-US"/>
              </w:rPr>
            </w:r>
            <w:r w:rsidR="00FB62F6" w:rsidRPr="004F2201">
              <w:rPr>
                <w:rFonts w:ascii="Arial" w:hAnsi="Arial" w:cs="Arial"/>
                <w:lang w:val="en-US"/>
              </w:rPr>
              <w:fldChar w:fldCharType="separate"/>
            </w:r>
            <w:r w:rsidR="00FB62F6" w:rsidRPr="004F2201">
              <w:rPr>
                <w:rFonts w:ascii="Arial" w:hAnsi="Arial" w:cs="Arial"/>
                <w:noProof/>
                <w:vertAlign w:val="superscript"/>
                <w:lang w:val="en-US"/>
              </w:rPr>
              <w:t>2</w:t>
            </w:r>
            <w:r w:rsidR="00FB62F6" w:rsidRPr="004F2201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14:paraId="1872CFFA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14:paraId="07A15821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aroxysmal non-kinesigenic dyskinesia (PNKD)</w:t>
            </w:r>
          </w:p>
          <w:p w14:paraId="53BEA734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GeneReview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>: http://www.ncbi.nlm.nih.gov/b</w:t>
            </w:r>
            <w:r w:rsidRPr="004F2201">
              <w:rPr>
                <w:rFonts w:ascii="Arial" w:hAnsi="Arial" w:cs="Arial"/>
                <w:lang w:val="en-US"/>
              </w:rPr>
              <w:lastRenderedPageBreak/>
              <w:t>ooks/NBK1221/</w:t>
            </w:r>
          </w:p>
          <w:p w14:paraId="54215F17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OMIM 118800</w:t>
            </w:r>
          </w:p>
        </w:tc>
        <w:tc>
          <w:tcPr>
            <w:tcW w:w="1260" w:type="dxa"/>
          </w:tcPr>
          <w:p w14:paraId="1F49D019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350" w:type="dxa"/>
          </w:tcPr>
          <w:p w14:paraId="6DC10148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4F2201">
              <w:rPr>
                <w:rFonts w:ascii="Arial" w:hAnsi="Arial" w:cs="Arial"/>
                <w:i/>
                <w:lang w:val="en-US"/>
              </w:rPr>
              <w:t>DYT8</w:t>
            </w:r>
          </w:p>
        </w:tc>
      </w:tr>
      <w:tr w:rsidR="002C56B9" w:rsidRPr="004F2201" w14:paraId="55636162" w14:textId="77777777" w:rsidTr="00A342DC">
        <w:tc>
          <w:tcPr>
            <w:tcW w:w="1692" w:type="dxa"/>
          </w:tcPr>
          <w:p w14:paraId="62471A15" w14:textId="33AF62B4" w:rsidR="002C56B9" w:rsidRPr="004F2201" w:rsidRDefault="002C56B9" w:rsidP="00FB62F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lastRenderedPageBreak/>
              <w:t>PxMD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>*-</w:t>
            </w:r>
            <w:r w:rsidRPr="004F2201">
              <w:rPr>
                <w:rFonts w:ascii="Arial" w:hAnsi="Arial" w:cs="Arial"/>
                <w:i/>
                <w:lang w:val="en-US"/>
              </w:rPr>
              <w:t>SLC2A1</w:t>
            </w:r>
            <w:r w:rsidR="00FB62F6" w:rsidRPr="004F220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ZWlkbmVyPC9BdXRob3I+PFllYXI+MTk5ODwvWWVhcj48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</w:fldData>
              </w:fldChar>
            </w:r>
            <w:r w:rsidR="00FB62F6" w:rsidRPr="004F2201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FB62F6" w:rsidRPr="004F220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TZWlkbmVyPC9BdXRob3I+PFllYXI+MTk5ODwvWWVhcj48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</w:fldData>
              </w:fldChar>
            </w:r>
            <w:r w:rsidR="00FB62F6" w:rsidRPr="004F2201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FB62F6" w:rsidRPr="004F2201">
              <w:rPr>
                <w:rFonts w:ascii="Arial" w:hAnsi="Arial" w:cs="Arial"/>
                <w:i/>
                <w:lang w:val="en-US"/>
              </w:rPr>
            </w:r>
            <w:r w:rsidR="00FB62F6" w:rsidRPr="004F2201">
              <w:rPr>
                <w:rFonts w:ascii="Arial" w:hAnsi="Arial" w:cs="Arial"/>
                <w:i/>
                <w:lang w:val="en-US"/>
              </w:rPr>
              <w:fldChar w:fldCharType="end"/>
            </w:r>
            <w:r w:rsidR="00FB62F6" w:rsidRPr="004F2201">
              <w:rPr>
                <w:rFonts w:ascii="Arial" w:hAnsi="Arial" w:cs="Arial"/>
                <w:i/>
                <w:lang w:val="en-US"/>
              </w:rPr>
            </w:r>
            <w:r w:rsidR="00FB62F6" w:rsidRPr="004F2201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FB62F6" w:rsidRPr="004F2201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3</w:t>
            </w:r>
            <w:r w:rsidR="00FB62F6" w:rsidRPr="004F2201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14:paraId="5CC08CD1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14:paraId="61E70B0F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aroxysmal exercise (exertion)-induced dyskinesia,</w:t>
            </w:r>
          </w:p>
          <w:p w14:paraId="77A0362E" w14:textId="77777777" w:rsidR="002C56B9" w:rsidRPr="004F2201" w:rsidRDefault="003142C8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Allelic</w:t>
            </w:r>
            <w:r w:rsidR="002C56B9" w:rsidRPr="004F2201">
              <w:rPr>
                <w:rFonts w:ascii="Arial" w:hAnsi="Arial" w:cs="Arial"/>
                <w:lang w:val="en-US"/>
              </w:rPr>
              <w:t xml:space="preserve"> phenotype: Glut1 deficiency syndrome (see footnote) </w:t>
            </w:r>
          </w:p>
          <w:p w14:paraId="584B8CF4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GeneReview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 xml:space="preserve"> (for GLUT1-deficiency syndrome): http://www.ncbi.nlm.nih.gov/books/NBK1430/</w:t>
            </w:r>
          </w:p>
          <w:p w14:paraId="656B4B6C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OMIM 612126</w:t>
            </w:r>
          </w:p>
        </w:tc>
        <w:tc>
          <w:tcPr>
            <w:tcW w:w="1260" w:type="dxa"/>
          </w:tcPr>
          <w:p w14:paraId="603965D1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350" w:type="dxa"/>
          </w:tcPr>
          <w:p w14:paraId="1503FF3C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4F2201">
              <w:rPr>
                <w:rFonts w:ascii="Arial" w:hAnsi="Arial" w:cs="Arial"/>
                <w:i/>
                <w:lang w:val="en-US"/>
              </w:rPr>
              <w:t>DYT18/DYT9</w:t>
            </w:r>
          </w:p>
        </w:tc>
      </w:tr>
      <w:tr w:rsidR="00052A0E" w:rsidRPr="004F2201" w14:paraId="6A8C7E1C" w14:textId="77777777" w:rsidTr="00A342DC">
        <w:tc>
          <w:tcPr>
            <w:tcW w:w="1692" w:type="dxa"/>
          </w:tcPr>
          <w:p w14:paraId="609BDC78" w14:textId="136D1593" w:rsidR="00052A0E" w:rsidRPr="004F2201" w:rsidRDefault="00052A0E" w:rsidP="00FB62F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xMD-KNCMA1</w:t>
            </w:r>
            <w:r w:rsidR="003142C8" w:rsidRPr="004F2201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aaGFuZzwvQXV0aG9yPjxZZWFyPjIwMTU8L1llYXI+PFJl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==
</w:fldData>
              </w:fldChar>
            </w:r>
            <w:r w:rsidR="00FB62F6" w:rsidRPr="004F2201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FB62F6" w:rsidRPr="004F2201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aaGFuZzwvQXV0aG9yPjxZZWFyPjIwMTU8L1llYXI+PFJl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==
</w:fldData>
              </w:fldChar>
            </w:r>
            <w:r w:rsidR="00FB62F6" w:rsidRPr="004F2201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FB62F6" w:rsidRPr="004F2201">
              <w:rPr>
                <w:rFonts w:ascii="Arial" w:hAnsi="Arial" w:cs="Arial"/>
                <w:lang w:val="en-US"/>
              </w:rPr>
            </w:r>
            <w:r w:rsidR="00FB62F6" w:rsidRPr="004F2201">
              <w:rPr>
                <w:rFonts w:ascii="Arial" w:hAnsi="Arial" w:cs="Arial"/>
                <w:lang w:val="en-US"/>
              </w:rPr>
              <w:fldChar w:fldCharType="end"/>
            </w:r>
            <w:r w:rsidR="003142C8" w:rsidRPr="004F2201">
              <w:rPr>
                <w:rFonts w:ascii="Arial" w:hAnsi="Arial" w:cs="Arial"/>
                <w:lang w:val="en-US"/>
              </w:rPr>
            </w:r>
            <w:r w:rsidR="003142C8" w:rsidRPr="004F2201">
              <w:rPr>
                <w:rFonts w:ascii="Arial" w:hAnsi="Arial" w:cs="Arial"/>
                <w:lang w:val="en-US"/>
              </w:rPr>
              <w:fldChar w:fldCharType="separate"/>
            </w:r>
            <w:r w:rsidR="00FB62F6" w:rsidRPr="004F2201">
              <w:rPr>
                <w:rFonts w:ascii="Arial" w:hAnsi="Arial" w:cs="Arial"/>
                <w:noProof/>
                <w:vertAlign w:val="superscript"/>
                <w:lang w:val="en-US"/>
              </w:rPr>
              <w:t>4, 5</w:t>
            </w:r>
            <w:r w:rsidR="003142C8" w:rsidRPr="004F2201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14:paraId="5665C8B3" w14:textId="77777777" w:rsidR="00052A0E" w:rsidRPr="004F2201" w:rsidRDefault="00052A0E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14:paraId="19D16474" w14:textId="37132694" w:rsidR="00052A0E" w:rsidRPr="004F2201" w:rsidRDefault="003142C8" w:rsidP="000228A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 xml:space="preserve">Paroxysmal non-kinesigenic dyskinesia (mainly dystonic) with no clear trigger, developmental delay, generalized epilepsy </w:t>
            </w:r>
          </w:p>
        </w:tc>
        <w:tc>
          <w:tcPr>
            <w:tcW w:w="1260" w:type="dxa"/>
          </w:tcPr>
          <w:p w14:paraId="11077F6C" w14:textId="77777777" w:rsidR="00052A0E" w:rsidRPr="004F2201" w:rsidRDefault="003142C8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350" w:type="dxa"/>
          </w:tcPr>
          <w:p w14:paraId="67B01E6F" w14:textId="77777777" w:rsidR="00052A0E" w:rsidRPr="004F2201" w:rsidRDefault="00052A0E" w:rsidP="00A342DC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</w:p>
        </w:tc>
      </w:tr>
      <w:tr w:rsidR="002C56B9" w:rsidRPr="004F2201" w14:paraId="5E74EB11" w14:textId="77777777" w:rsidTr="00A342DC">
        <w:tc>
          <w:tcPr>
            <w:tcW w:w="9162" w:type="dxa"/>
            <w:gridSpan w:val="5"/>
          </w:tcPr>
          <w:p w14:paraId="2ACEE6B1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F2201">
              <w:rPr>
                <w:rFonts w:ascii="Arial" w:hAnsi="Arial" w:cs="Arial"/>
                <w:b/>
                <w:lang w:val="en-US"/>
              </w:rPr>
              <w:t>Disorders  that usually present with other phenotypes but can have predominant paroxysmal dyskinesias</w:t>
            </w:r>
          </w:p>
        </w:tc>
      </w:tr>
      <w:tr w:rsidR="00687329" w:rsidRPr="004F2201" w14:paraId="32AA1C74" w14:textId="77777777" w:rsidTr="00A342DC">
        <w:tc>
          <w:tcPr>
            <w:tcW w:w="1692" w:type="dxa"/>
          </w:tcPr>
          <w:p w14:paraId="7DEF6A82" w14:textId="17D16266" w:rsidR="00687329" w:rsidRPr="009073B0" w:rsidRDefault="00687329" w:rsidP="00BD0921">
            <w:pPr>
              <w:spacing w:after="0" w:line="360" w:lineRule="auto"/>
              <w:rPr>
                <w:rFonts w:ascii="Arial" w:hAnsi="Arial" w:cs="Arial"/>
                <w:i/>
                <w:vertAlign w:val="superscript"/>
                <w:lang w:val="en-US"/>
              </w:rPr>
            </w:pPr>
            <w:proofErr w:type="spellStart"/>
            <w:r>
              <w:rPr>
                <w:rFonts w:ascii="Arial" w:hAnsi="Arial" w:cs="Arial"/>
                <w:lang w:val="en-US"/>
              </w:rPr>
              <w:t>PxMD</w:t>
            </w:r>
            <w:proofErr w:type="spellEnd"/>
            <w:r>
              <w:rPr>
                <w:rFonts w:ascii="Arial" w:hAnsi="Arial" w:cs="Arial"/>
                <w:lang w:val="en-US"/>
              </w:rPr>
              <w:t xml:space="preserve"> – </w:t>
            </w:r>
            <w:r>
              <w:rPr>
                <w:rFonts w:ascii="Arial" w:hAnsi="Arial" w:cs="Arial"/>
                <w:i/>
                <w:lang w:val="en-US"/>
              </w:rPr>
              <w:t>SCN8A</w:t>
            </w:r>
            <w:r w:rsidR="00BD092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UaWFuPC9BdXRob3I+PFllYXI+MjAxODwvWWVhcj48UmVj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</w:fldData>
              </w:fldChar>
            </w:r>
            <w:r w:rsidR="00BD0921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BD092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UaWFuPC9BdXRob3I+PFllYXI+MjAxODwvWWVhcj48UmVj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</w:fldData>
              </w:fldChar>
            </w:r>
            <w:r w:rsidR="00BD0921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BD0921">
              <w:rPr>
                <w:rFonts w:ascii="Arial" w:hAnsi="Arial" w:cs="Arial"/>
                <w:i/>
                <w:lang w:val="en-US"/>
              </w:rPr>
            </w:r>
            <w:r w:rsidR="00BD0921">
              <w:rPr>
                <w:rFonts w:ascii="Arial" w:hAnsi="Arial" w:cs="Arial"/>
                <w:i/>
                <w:lang w:val="en-US"/>
              </w:rPr>
              <w:fldChar w:fldCharType="end"/>
            </w:r>
            <w:r w:rsidR="00BD0921">
              <w:rPr>
                <w:rFonts w:ascii="Arial" w:hAnsi="Arial" w:cs="Arial"/>
                <w:i/>
                <w:lang w:val="en-US"/>
              </w:rPr>
            </w:r>
            <w:r w:rsidR="00BD0921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BD0921" w:rsidRPr="00BD0921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6</w:t>
            </w:r>
            <w:r w:rsidR="00BD0921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14:paraId="64D60020" w14:textId="77777777" w:rsidR="00687329" w:rsidRPr="004F2201" w:rsidRDefault="00687329" w:rsidP="00FB62F6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14:paraId="00CFB20E" w14:textId="06767356" w:rsidR="00687329" w:rsidRPr="004F2201" w:rsidRDefault="001544B3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1544B3">
              <w:rPr>
                <w:rFonts w:ascii="Arial" w:hAnsi="Arial" w:cs="Arial"/>
                <w:lang w:val="en-US"/>
              </w:rPr>
              <w:t xml:space="preserve">Phenotype: Paroxysmal </w:t>
            </w:r>
            <w:proofErr w:type="spellStart"/>
            <w:r w:rsidRPr="001544B3">
              <w:rPr>
                <w:rFonts w:ascii="Arial" w:hAnsi="Arial" w:cs="Arial"/>
                <w:lang w:val="en-US"/>
              </w:rPr>
              <w:t>kinesigenic</w:t>
            </w:r>
            <w:proofErr w:type="spellEnd"/>
            <w:r w:rsidRPr="001544B3">
              <w:rPr>
                <w:rFonts w:ascii="Arial" w:hAnsi="Arial" w:cs="Arial"/>
                <w:lang w:val="en-US"/>
              </w:rPr>
              <w:t xml:space="preserve"> dyskinesia, seizure disorder (wide spectrum with benign infantile seizures in some and epileptic encephalopathy in others), intellectual disability</w:t>
            </w:r>
          </w:p>
        </w:tc>
        <w:tc>
          <w:tcPr>
            <w:tcW w:w="1260" w:type="dxa"/>
          </w:tcPr>
          <w:p w14:paraId="3AEE822D" w14:textId="77777777" w:rsidR="00687329" w:rsidRPr="004F2201" w:rsidRDefault="0068732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350" w:type="dxa"/>
          </w:tcPr>
          <w:p w14:paraId="6B04CFF0" w14:textId="77777777" w:rsidR="00687329" w:rsidRPr="004F2201" w:rsidRDefault="00687329" w:rsidP="00A342DC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</w:p>
        </w:tc>
      </w:tr>
      <w:tr w:rsidR="002C56B9" w:rsidRPr="004F2201" w14:paraId="514727C3" w14:textId="77777777" w:rsidTr="00A342DC">
        <w:tc>
          <w:tcPr>
            <w:tcW w:w="1692" w:type="dxa"/>
          </w:tcPr>
          <w:p w14:paraId="466AD20D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  <w:r w:rsidRPr="004F2201">
              <w:rPr>
                <w:rFonts w:ascii="Arial" w:hAnsi="Arial" w:cs="Arial"/>
                <w:i/>
                <w:lang w:val="en-US"/>
              </w:rPr>
              <w:t>GLDC</w:t>
            </w:r>
          </w:p>
        </w:tc>
        <w:tc>
          <w:tcPr>
            <w:tcW w:w="1440" w:type="dxa"/>
          </w:tcPr>
          <w:p w14:paraId="0B0925A0" w14:textId="7B8A0F74" w:rsidR="002C56B9" w:rsidRPr="004F2201" w:rsidRDefault="002C56B9" w:rsidP="00BD092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xMD</w:t>
            </w:r>
            <w:r w:rsidR="00FB62F6" w:rsidRPr="004F2201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CcnVuZWwtR3VpdHRvbjwvQXV0aG9yPjxZZWFyPjIwMTE8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</w:fldData>
              </w:fldChar>
            </w:r>
            <w:r w:rsidR="00BD0921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BD0921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CcnVuZWwtR3VpdHRvbjwvQXV0aG9yPjxZZWFyPjIwMTE8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</w:fldData>
              </w:fldChar>
            </w:r>
            <w:r w:rsidR="00BD0921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BD0921">
              <w:rPr>
                <w:rFonts w:ascii="Arial" w:hAnsi="Arial" w:cs="Arial"/>
                <w:lang w:val="en-US"/>
              </w:rPr>
            </w:r>
            <w:r w:rsidR="00BD0921">
              <w:rPr>
                <w:rFonts w:ascii="Arial" w:hAnsi="Arial" w:cs="Arial"/>
                <w:lang w:val="en-US"/>
              </w:rPr>
              <w:fldChar w:fldCharType="end"/>
            </w:r>
            <w:r w:rsidR="00FB62F6" w:rsidRPr="004F2201">
              <w:rPr>
                <w:rFonts w:ascii="Arial" w:hAnsi="Arial" w:cs="Arial"/>
                <w:lang w:val="en-US"/>
              </w:rPr>
            </w:r>
            <w:r w:rsidR="00FB62F6" w:rsidRPr="004F2201">
              <w:rPr>
                <w:rFonts w:ascii="Arial" w:hAnsi="Arial" w:cs="Arial"/>
                <w:lang w:val="en-US"/>
              </w:rPr>
              <w:fldChar w:fldCharType="separate"/>
            </w:r>
            <w:r w:rsidR="00BD0921" w:rsidRPr="00BD0921">
              <w:rPr>
                <w:rFonts w:ascii="Arial" w:hAnsi="Arial" w:cs="Arial"/>
                <w:noProof/>
                <w:vertAlign w:val="superscript"/>
                <w:lang w:val="en-US"/>
              </w:rPr>
              <w:t>7</w:t>
            </w:r>
            <w:r w:rsidR="00FB62F6" w:rsidRPr="004F2201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3420" w:type="dxa"/>
          </w:tcPr>
          <w:p w14:paraId="78F529FD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 xml:space="preserve">Glycine encephalopathy </w:t>
            </w:r>
          </w:p>
          <w:p w14:paraId="7058B7F5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Intermittent chorea during febrile illness</w:t>
            </w:r>
          </w:p>
          <w:p w14:paraId="16962552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 xml:space="preserve">: </w:t>
            </w:r>
          </w:p>
          <w:p w14:paraId="1922833F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http://www.ncbi.nlm.nih.gov/b</w:t>
            </w:r>
            <w:r w:rsidRPr="004F2201">
              <w:rPr>
                <w:rFonts w:ascii="Arial" w:hAnsi="Arial" w:cs="Arial"/>
                <w:lang w:val="en-US"/>
              </w:rPr>
              <w:lastRenderedPageBreak/>
              <w:t>ooks/NBK1357/</w:t>
            </w:r>
          </w:p>
          <w:p w14:paraId="330525A7" w14:textId="74BBD288" w:rsidR="002C56B9" w:rsidRPr="004F2201" w:rsidRDefault="002C56B9" w:rsidP="00A342DC">
            <w:pPr>
              <w:spacing w:after="0" w:line="360" w:lineRule="auto"/>
              <w:rPr>
                <w:rFonts w:ascii="Palatino Linotype" w:hAnsi="Palatino Linotype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 xml:space="preserve">OMIM </w:t>
            </w:r>
            <w:hyperlink r:id="rId5" w:history="1">
              <w:r w:rsidRPr="004F2201">
                <w:rPr>
                  <w:rFonts w:ascii="Palatino Linotype" w:hAnsi="Palatino Linotype" w:cs="Palatino Linotype"/>
                  <w:color w:val="000EB5"/>
                  <w:sz w:val="26"/>
                  <w:szCs w:val="26"/>
                  <w:lang w:val="en-US"/>
                </w:rPr>
                <w:t>605899</w:t>
              </w:r>
            </w:hyperlink>
            <w:r w:rsidRPr="004F2201">
              <w:rPr>
                <w:rFonts w:ascii="Palatino Linotype" w:hAnsi="Palatino Linotype"/>
                <w:lang w:val="en-US"/>
              </w:rPr>
              <w:t xml:space="preserve"> </w:t>
            </w:r>
          </w:p>
        </w:tc>
        <w:tc>
          <w:tcPr>
            <w:tcW w:w="1260" w:type="dxa"/>
          </w:tcPr>
          <w:p w14:paraId="67823BB3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1350" w:type="dxa"/>
          </w:tcPr>
          <w:p w14:paraId="0A393F89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</w:p>
        </w:tc>
      </w:tr>
      <w:tr w:rsidR="00052A0E" w:rsidRPr="004F2201" w14:paraId="67EBD411" w14:textId="77777777" w:rsidTr="00A342DC">
        <w:tc>
          <w:tcPr>
            <w:tcW w:w="1692" w:type="dxa"/>
          </w:tcPr>
          <w:p w14:paraId="31CD3823" w14:textId="76AA2156" w:rsidR="00052A0E" w:rsidRPr="004F2201" w:rsidRDefault="00052A0E" w:rsidP="00BD092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lastRenderedPageBreak/>
              <w:t>CHOR/DYT/PxMD-ADCY5</w:t>
            </w:r>
            <w:r w:rsidR="00A0773D" w:rsidRPr="004F2201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DaGVuPC9BdXRob3I+PFllYXI+MjAxMjwvWWVhcj48UmVj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</w:fldData>
              </w:fldChar>
            </w:r>
            <w:r w:rsidR="00BD0921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BD0921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DaGVuPC9BdXRob3I+PFllYXI+MjAxMjwvWWVhcj48UmVj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</w:fldData>
              </w:fldChar>
            </w:r>
            <w:r w:rsidR="00BD0921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BD0921">
              <w:rPr>
                <w:rFonts w:ascii="Arial" w:hAnsi="Arial" w:cs="Arial"/>
                <w:lang w:val="en-US"/>
              </w:rPr>
            </w:r>
            <w:r w:rsidR="00BD0921">
              <w:rPr>
                <w:rFonts w:ascii="Arial" w:hAnsi="Arial" w:cs="Arial"/>
                <w:lang w:val="en-US"/>
              </w:rPr>
              <w:fldChar w:fldCharType="end"/>
            </w:r>
            <w:r w:rsidR="00A0773D" w:rsidRPr="004F2201">
              <w:rPr>
                <w:rFonts w:ascii="Arial" w:hAnsi="Arial" w:cs="Arial"/>
                <w:lang w:val="en-US"/>
              </w:rPr>
            </w:r>
            <w:r w:rsidR="00A0773D" w:rsidRPr="004F2201">
              <w:rPr>
                <w:rFonts w:ascii="Arial" w:hAnsi="Arial" w:cs="Arial"/>
                <w:lang w:val="en-US"/>
              </w:rPr>
              <w:fldChar w:fldCharType="separate"/>
            </w:r>
            <w:r w:rsidR="00BD0921" w:rsidRPr="00BD0921">
              <w:rPr>
                <w:rFonts w:ascii="Arial" w:hAnsi="Arial" w:cs="Arial"/>
                <w:noProof/>
                <w:vertAlign w:val="superscript"/>
                <w:lang w:val="en-US"/>
              </w:rPr>
              <w:t>8</w:t>
            </w:r>
            <w:r w:rsidR="00A0773D" w:rsidRPr="004F2201">
              <w:rPr>
                <w:rFonts w:ascii="Arial" w:hAnsi="Arial" w:cs="Arial"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14:paraId="28EF5774" w14:textId="77777777" w:rsidR="00052A0E" w:rsidRPr="004F2201" w:rsidRDefault="00052A0E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14:paraId="00FAD496" w14:textId="1E4CC9F7" w:rsidR="003142C8" w:rsidRPr="004F2201" w:rsidRDefault="000228A1" w:rsidP="003142C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leiotropic d</w:t>
            </w:r>
            <w:r w:rsidR="003142C8" w:rsidRPr="004F2201">
              <w:rPr>
                <w:rFonts w:ascii="Arial" w:hAnsi="Arial" w:cs="Arial"/>
                <w:lang w:val="en-US"/>
              </w:rPr>
              <w:t>yskinesia (</w:t>
            </w:r>
            <w:proofErr w:type="spellStart"/>
            <w:r w:rsidR="003142C8" w:rsidRPr="004F2201">
              <w:rPr>
                <w:rFonts w:ascii="Arial" w:hAnsi="Arial" w:cs="Arial"/>
                <w:lang w:val="en-US"/>
              </w:rPr>
              <w:t>choreiform</w:t>
            </w:r>
            <w:proofErr w:type="spellEnd"/>
            <w:r w:rsidR="003142C8" w:rsidRPr="004F2201">
              <w:rPr>
                <w:rFonts w:ascii="Arial" w:hAnsi="Arial" w:cs="Arial"/>
                <w:lang w:val="en-US"/>
              </w:rPr>
              <w:t xml:space="preserve">, myoclonic, dystonic) </w:t>
            </w:r>
            <w:r w:rsidRPr="004F2201">
              <w:rPr>
                <w:rFonts w:ascii="Arial" w:hAnsi="Arial" w:cs="Arial"/>
                <w:lang w:val="en-US"/>
              </w:rPr>
              <w:t xml:space="preserve">mainly </w:t>
            </w:r>
            <w:r w:rsidR="003142C8" w:rsidRPr="004F2201">
              <w:rPr>
                <w:rFonts w:ascii="Arial" w:hAnsi="Arial" w:cs="Arial"/>
                <w:lang w:val="en-US"/>
              </w:rPr>
              <w:t xml:space="preserve">involving the limbs, neck, and/or face. Paroxysmal worsening triggered by anxiety or drowsiness. </w:t>
            </w:r>
            <w:r w:rsidRPr="004F2201">
              <w:rPr>
                <w:rFonts w:ascii="Arial" w:hAnsi="Arial" w:cs="Arial"/>
                <w:lang w:val="en-US"/>
              </w:rPr>
              <w:t xml:space="preserve">Axial </w:t>
            </w:r>
            <w:proofErr w:type="spellStart"/>
            <w:r w:rsidRPr="004F2201">
              <w:rPr>
                <w:rFonts w:ascii="Arial" w:hAnsi="Arial" w:cs="Arial"/>
                <w:lang w:val="en-US"/>
              </w:rPr>
              <w:t>h</w:t>
            </w:r>
            <w:r w:rsidR="003142C8" w:rsidRPr="004F2201">
              <w:rPr>
                <w:rFonts w:ascii="Arial" w:hAnsi="Arial" w:cs="Arial"/>
                <w:lang w:val="en-US"/>
              </w:rPr>
              <w:t>ypotonia</w:t>
            </w:r>
            <w:proofErr w:type="spellEnd"/>
            <w:r w:rsidR="003142C8" w:rsidRPr="004F2201">
              <w:rPr>
                <w:rFonts w:ascii="Arial" w:hAnsi="Arial" w:cs="Arial"/>
                <w:lang w:val="en-US"/>
              </w:rPr>
              <w:t>, developmental delay, abnormal saccades, spasticity.</w:t>
            </w:r>
          </w:p>
          <w:p w14:paraId="31BA30FF" w14:textId="77777777" w:rsidR="003142C8" w:rsidRPr="004F2201" w:rsidRDefault="003142C8" w:rsidP="003142C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14:paraId="4EF66A73" w14:textId="77777777" w:rsidR="003142C8" w:rsidRPr="004F2201" w:rsidRDefault="003142C8" w:rsidP="003142C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https://www.ncbi.nlm.nih.gov/books/NBK263441/</w:t>
            </w:r>
          </w:p>
          <w:p w14:paraId="5E5E8B84" w14:textId="77777777" w:rsidR="003142C8" w:rsidRPr="004F2201" w:rsidRDefault="003142C8" w:rsidP="003142C8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OMIM 600293</w:t>
            </w:r>
          </w:p>
        </w:tc>
        <w:tc>
          <w:tcPr>
            <w:tcW w:w="1260" w:type="dxa"/>
          </w:tcPr>
          <w:p w14:paraId="6C1B1EEB" w14:textId="77777777" w:rsidR="00052A0E" w:rsidRPr="004F2201" w:rsidRDefault="003142C8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350" w:type="dxa"/>
          </w:tcPr>
          <w:p w14:paraId="677E00A6" w14:textId="77777777" w:rsidR="00052A0E" w:rsidRPr="004F2201" w:rsidRDefault="00052A0E" w:rsidP="00A342DC">
            <w:pPr>
              <w:spacing w:after="0" w:line="360" w:lineRule="auto"/>
              <w:rPr>
                <w:rFonts w:ascii="Arial" w:hAnsi="Arial" w:cs="Arial"/>
                <w:i/>
                <w:lang w:val="en-US"/>
              </w:rPr>
            </w:pPr>
          </w:p>
        </w:tc>
      </w:tr>
      <w:tr w:rsidR="002C56B9" w:rsidRPr="004F2201" w14:paraId="1C1D2319" w14:textId="77777777" w:rsidTr="00A342DC">
        <w:tc>
          <w:tcPr>
            <w:tcW w:w="9162" w:type="dxa"/>
            <w:gridSpan w:val="5"/>
          </w:tcPr>
          <w:p w14:paraId="5D33825D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b/>
                <w:lang w:val="en-US"/>
              </w:rPr>
            </w:pPr>
            <w:r w:rsidRPr="004F2201">
              <w:rPr>
                <w:rFonts w:ascii="Arial" w:hAnsi="Arial" w:cs="Arial"/>
                <w:b/>
                <w:lang w:val="en-US"/>
              </w:rPr>
              <w:t>Predominant ataxias</w:t>
            </w:r>
          </w:p>
        </w:tc>
      </w:tr>
      <w:tr w:rsidR="002C56B9" w:rsidRPr="004F2201" w14:paraId="7D8C68D7" w14:textId="77777777" w:rsidTr="00A342DC">
        <w:tc>
          <w:tcPr>
            <w:tcW w:w="1692" w:type="dxa"/>
          </w:tcPr>
          <w:p w14:paraId="24D82C7B" w14:textId="5BE65594" w:rsidR="002C56B9" w:rsidRPr="004F2201" w:rsidRDefault="002C56B9" w:rsidP="00BD092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xMD-</w:t>
            </w:r>
            <w:r w:rsidRPr="004F2201">
              <w:rPr>
                <w:rFonts w:ascii="Arial" w:hAnsi="Arial" w:cs="Arial"/>
                <w:i/>
                <w:lang w:val="en-US"/>
              </w:rPr>
              <w:t>KCNA1</w:t>
            </w:r>
            <w:r w:rsidR="00D76096" w:rsidRPr="004F220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Ccm93bmU8L0F1dGhvcj48WWVhcj4xOTk0PC9ZZWFyPjxS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</w:fldData>
              </w:fldChar>
            </w:r>
            <w:r w:rsidR="00BD0921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BD092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Ccm93bmU8L0F1dGhvcj48WWVhcj4xOTk0PC9ZZWFyPjxS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</w:fldData>
              </w:fldChar>
            </w:r>
            <w:r w:rsidR="00BD0921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BD0921">
              <w:rPr>
                <w:rFonts w:ascii="Arial" w:hAnsi="Arial" w:cs="Arial"/>
                <w:i/>
                <w:lang w:val="en-US"/>
              </w:rPr>
            </w:r>
            <w:r w:rsidR="00BD0921">
              <w:rPr>
                <w:rFonts w:ascii="Arial" w:hAnsi="Arial" w:cs="Arial"/>
                <w:i/>
                <w:lang w:val="en-US"/>
              </w:rPr>
              <w:fldChar w:fldCharType="end"/>
            </w:r>
            <w:r w:rsidR="00D76096" w:rsidRPr="004F2201">
              <w:rPr>
                <w:rFonts w:ascii="Arial" w:hAnsi="Arial" w:cs="Arial"/>
                <w:i/>
                <w:lang w:val="en-US"/>
              </w:rPr>
            </w:r>
            <w:r w:rsidR="00D76096" w:rsidRPr="004F2201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BD0921" w:rsidRPr="00BD0921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9</w:t>
            </w:r>
            <w:r w:rsidR="00D76096" w:rsidRPr="004F2201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</w:tcPr>
          <w:p w14:paraId="142F3F95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</w:tcPr>
          <w:p w14:paraId="73A6E2E2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 xml:space="preserve">Paroxysmal ataxia with </w:t>
            </w:r>
            <w:proofErr w:type="spellStart"/>
            <w:r w:rsidRPr="004F2201">
              <w:rPr>
                <w:rFonts w:ascii="Arial" w:hAnsi="Arial" w:cs="Arial"/>
                <w:lang w:val="en-US"/>
              </w:rPr>
              <w:t>interictal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 xml:space="preserve"> </w:t>
            </w:r>
            <w:proofErr w:type="spellStart"/>
            <w:r w:rsidRPr="004F2201">
              <w:rPr>
                <w:rFonts w:ascii="Arial" w:hAnsi="Arial" w:cs="Arial"/>
                <w:lang w:val="en-US"/>
              </w:rPr>
              <w:t>myokymia</w:t>
            </w:r>
            <w:proofErr w:type="spellEnd"/>
          </w:p>
          <w:p w14:paraId="645AFB4D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GeneReviews</w:t>
            </w:r>
            <w:proofErr w:type="spellEnd"/>
          </w:p>
          <w:p w14:paraId="116794EA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http://www.ncbi.nlm.nih.gov/books/NBK25442/</w:t>
            </w:r>
          </w:p>
          <w:p w14:paraId="4DC8839D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OMIM 160120</w:t>
            </w:r>
          </w:p>
        </w:tc>
        <w:tc>
          <w:tcPr>
            <w:tcW w:w="1260" w:type="dxa"/>
          </w:tcPr>
          <w:p w14:paraId="206DF721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350" w:type="dxa"/>
          </w:tcPr>
          <w:p w14:paraId="35AE5F57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EA1</w:t>
            </w:r>
          </w:p>
        </w:tc>
      </w:tr>
      <w:tr w:rsidR="002C56B9" w:rsidRPr="004F2201" w14:paraId="3BB3CA35" w14:textId="77777777" w:rsidTr="00A342DC">
        <w:tc>
          <w:tcPr>
            <w:tcW w:w="1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9EF0F3" w14:textId="77B45A8D" w:rsidR="002C56B9" w:rsidRPr="004F2201" w:rsidRDefault="002C56B9" w:rsidP="00BD092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xMD-</w:t>
            </w:r>
            <w:r w:rsidRPr="004F2201">
              <w:rPr>
                <w:rFonts w:ascii="Arial" w:hAnsi="Arial" w:cs="Arial"/>
                <w:i/>
                <w:lang w:val="en-US"/>
              </w:rPr>
              <w:t>CACNA1A</w:t>
            </w:r>
            <w:r w:rsidR="00D234C9" w:rsidRPr="004F220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Kb2RpY2U8L0F1dGhvcj48WWVhcj4xOTk3PC9ZZWFyPjxS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=
</w:fldData>
              </w:fldChar>
            </w:r>
            <w:r w:rsidR="00BD0921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BD092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Kb2RpY2U8L0F1dGhvcj48WWVhcj4xOTk3PC9ZZWFyPjxS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=
</w:fldData>
              </w:fldChar>
            </w:r>
            <w:r w:rsidR="00BD0921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BD0921">
              <w:rPr>
                <w:rFonts w:ascii="Arial" w:hAnsi="Arial" w:cs="Arial"/>
                <w:i/>
                <w:lang w:val="en-US"/>
              </w:rPr>
            </w:r>
            <w:r w:rsidR="00BD0921">
              <w:rPr>
                <w:rFonts w:ascii="Arial" w:hAnsi="Arial" w:cs="Arial"/>
                <w:i/>
                <w:lang w:val="en-US"/>
              </w:rPr>
              <w:fldChar w:fldCharType="end"/>
            </w:r>
            <w:r w:rsidR="00D234C9" w:rsidRPr="004F2201">
              <w:rPr>
                <w:rFonts w:ascii="Arial" w:hAnsi="Arial" w:cs="Arial"/>
                <w:i/>
                <w:lang w:val="en-US"/>
              </w:rPr>
            </w:r>
            <w:r w:rsidR="00D234C9" w:rsidRPr="004F2201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BD0921" w:rsidRPr="00BD0921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0</w:t>
            </w:r>
            <w:r w:rsidR="00D234C9" w:rsidRPr="004F2201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28E6309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7A120F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aroxysmal ataxia with vertigo, nausea, headaches, weakness and other manifestations, often favorable response to acetazolamide</w:t>
            </w:r>
          </w:p>
          <w:p w14:paraId="05138F5D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GeneReview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 xml:space="preserve"> </w:t>
            </w:r>
            <w:r w:rsidRPr="004F2201">
              <w:rPr>
                <w:rFonts w:ascii="Arial" w:hAnsi="Arial" w:cs="Arial"/>
                <w:lang w:val="en-US"/>
              </w:rPr>
              <w:lastRenderedPageBreak/>
              <w:t>http://www.ncbi.nlm.nih.gov/books/NBK1501/</w:t>
            </w:r>
          </w:p>
          <w:p w14:paraId="5A6F98F5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OMIM 10850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4BD55C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lastRenderedPageBreak/>
              <w:t>AD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44E28C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EA2</w:t>
            </w:r>
          </w:p>
        </w:tc>
      </w:tr>
      <w:tr w:rsidR="002C56B9" w:rsidRPr="004F2201" w14:paraId="3381E9AD" w14:textId="77777777" w:rsidTr="00A342DC">
        <w:tc>
          <w:tcPr>
            <w:tcW w:w="1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6139AD" w14:textId="5F5664FE" w:rsidR="002C56B9" w:rsidRPr="004F2201" w:rsidRDefault="002C56B9" w:rsidP="00BD092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lastRenderedPageBreak/>
              <w:t>PxMD-</w:t>
            </w:r>
            <w:r w:rsidRPr="004F2201">
              <w:rPr>
                <w:rFonts w:ascii="Arial" w:hAnsi="Arial" w:cs="Arial"/>
                <w:i/>
                <w:lang w:val="en-US"/>
              </w:rPr>
              <w:t>SLC1A3</w:t>
            </w:r>
            <w:r w:rsidR="00D234C9" w:rsidRPr="004F220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KZW48L0F1dGhvcj48WWVhcj4yMDA1PC9ZZWFyPjxSZWNO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</w:fldData>
              </w:fldChar>
            </w:r>
            <w:r w:rsidR="00BD0921">
              <w:rPr>
                <w:rFonts w:ascii="Arial" w:hAnsi="Arial" w:cs="Arial"/>
                <w:i/>
                <w:lang w:val="en-US"/>
              </w:rPr>
              <w:instrText xml:space="preserve"> ADDIN EN.CITE </w:instrText>
            </w:r>
            <w:r w:rsidR="00BD0921">
              <w:rPr>
                <w:rFonts w:ascii="Arial" w:hAnsi="Arial" w:cs="Arial"/>
                <w:i/>
                <w:lang w:val="en-US"/>
              </w:rPr>
              <w:fldChar w:fldCharType="begin">
                <w:fldData xml:space="preserve">PEVuZE5vdGU+PENpdGU+PEF1dGhvcj5KZW48L0F1dGhvcj48WWVhcj4yMDA1PC9ZZWFyPjxSZWNO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</w:fldData>
              </w:fldChar>
            </w:r>
            <w:r w:rsidR="00BD0921">
              <w:rPr>
                <w:rFonts w:ascii="Arial" w:hAnsi="Arial" w:cs="Arial"/>
                <w:i/>
                <w:lang w:val="en-US"/>
              </w:rPr>
              <w:instrText xml:space="preserve"> ADDIN EN.CITE.DATA </w:instrText>
            </w:r>
            <w:r w:rsidR="00BD0921">
              <w:rPr>
                <w:rFonts w:ascii="Arial" w:hAnsi="Arial" w:cs="Arial"/>
                <w:i/>
                <w:lang w:val="en-US"/>
              </w:rPr>
            </w:r>
            <w:r w:rsidR="00BD0921">
              <w:rPr>
                <w:rFonts w:ascii="Arial" w:hAnsi="Arial" w:cs="Arial"/>
                <w:i/>
                <w:lang w:val="en-US"/>
              </w:rPr>
              <w:fldChar w:fldCharType="end"/>
            </w:r>
            <w:r w:rsidR="00D234C9" w:rsidRPr="004F2201">
              <w:rPr>
                <w:rFonts w:ascii="Arial" w:hAnsi="Arial" w:cs="Arial"/>
                <w:i/>
                <w:lang w:val="en-US"/>
              </w:rPr>
            </w:r>
            <w:r w:rsidR="00D234C9" w:rsidRPr="004F2201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BD0921" w:rsidRPr="00BD0921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1</w:t>
            </w:r>
            <w:r w:rsidR="00D234C9" w:rsidRPr="004F2201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EEADAA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892A7F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aroxysmal ataxia with vertigo, nausea, seizures, migraine, weakness, alternating hemiplegia and other manifestations</w:t>
            </w:r>
          </w:p>
          <w:p w14:paraId="1F303EE1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GeneReview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 xml:space="preserve"> n/a</w:t>
            </w:r>
          </w:p>
          <w:p w14:paraId="18E8F137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OMIM 61265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7A9CA7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AD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D88C0E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EA6</w:t>
            </w:r>
          </w:p>
        </w:tc>
      </w:tr>
      <w:tr w:rsidR="002C56B9" w:rsidRPr="004F2201" w14:paraId="43D03C1F" w14:textId="77777777" w:rsidTr="00A342DC">
        <w:tc>
          <w:tcPr>
            <w:tcW w:w="16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EE5D9A" w14:textId="5CDEAA24" w:rsidR="002C56B9" w:rsidRPr="004F2201" w:rsidRDefault="002C56B9" w:rsidP="00BD0921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PxMD-</w:t>
            </w:r>
            <w:r w:rsidRPr="004F2201">
              <w:rPr>
                <w:rFonts w:ascii="Arial" w:hAnsi="Arial" w:cs="Arial"/>
                <w:i/>
                <w:lang w:val="en-US"/>
              </w:rPr>
              <w:t>PDHA1</w:t>
            </w:r>
            <w:r w:rsidR="00D234C9" w:rsidRPr="004F2201">
              <w:rPr>
                <w:rFonts w:ascii="Arial" w:hAnsi="Arial" w:cs="Arial"/>
                <w:i/>
                <w:lang w:val="en-US"/>
              </w:rPr>
              <w:fldChar w:fldCharType="begin"/>
            </w:r>
            <w:r w:rsidR="00BD0921">
              <w:rPr>
                <w:rFonts w:ascii="Arial" w:hAnsi="Arial" w:cs="Arial"/>
                <w:i/>
                <w:lang w:val="en-US"/>
              </w:rPr>
              <w:instrText xml:space="preserve"> ADDIN EN.CITE &lt;EndNote&gt;&lt;Cite&gt;&lt;Author&gt;Endo&lt;/Author&gt;&lt;Year&gt;1989&lt;/Year&gt;&lt;RecNum&gt;453&lt;/RecNum&gt;&lt;DisplayText&gt;&lt;style face="superscript"&gt;12&lt;/style&gt;&lt;/DisplayText&gt;&lt;record&gt;&lt;rec-number&gt;453&lt;/rec-number&gt;&lt;foreign-keys&gt;&lt;key app="EN" db-id="evt9rs9wb5sexces9voxv9txtzadt29aee0t" timestamp="1444244407"&gt;453&lt;/key&gt;&lt;/foreign-keys&gt;&lt;ref-type name="Journal Article"&gt;17&lt;/ref-type&gt;&lt;contributors&gt;&lt;authors&gt;&lt;author&gt;Endo, H.&lt;/author&gt;&lt;author&gt;Hasegawa, K.&lt;/author&gt;&lt;author&gt;Narisawa, K.&lt;/author&gt;&lt;author&gt;Tada, K.&lt;/author&gt;&lt;author&gt;Kagawa, Y.&lt;/author&gt;&lt;author&gt;Ohta, S.&lt;/author&gt;&lt;/authors&gt;&lt;/contributors&gt;&lt;auth-address&gt;Department of Biochemistry, Jichi Medical School, Tochigi-ken, Japan.&lt;/auth-address&gt;&lt;titles&gt;&lt;title&gt;Defective gene in lactic acidosis: abnormal pyruvate dehydrogenase E1 alpha-subunit caused by a frame shift&lt;/title&gt;&lt;secondary-title&gt;Am J Hum Genet&lt;/secondary-title&gt;&lt;alt-title&gt;American journal of human genetics&lt;/alt-title&gt;&lt;/titles&gt;&lt;periodical&gt;&lt;full-title&gt;Am J Hum Genet&lt;/full-title&gt;&lt;/periodical&gt;&lt;alt-periodical&gt;&lt;full-title&gt;American Journal of Human Genetics&lt;/full-title&gt;&lt;/alt-periodical&gt;&lt;pages&gt;358-64&lt;/pages&gt;&lt;volume&gt;44&lt;/volume&gt;&lt;number&gt;3&lt;/number&gt;&lt;edition&gt;1989/03/01&lt;/edition&gt;&lt;keywords&gt;&lt;keyword&gt;Acidosis, Lactic/enzymology/*genetics&lt;/keyword&gt;&lt;keyword&gt;Amino Acid Sequence&lt;/keyword&gt;&lt;keyword&gt;Base Sequence&lt;/keyword&gt;&lt;keyword&gt;Child&lt;/keyword&gt;&lt;keyword&gt;DNA/genetics&lt;/keyword&gt;&lt;keyword&gt;Endonucleases&lt;/keyword&gt;&lt;keyword&gt;Humans&lt;/keyword&gt;&lt;keyword&gt;Male&lt;/keyword&gt;&lt;keyword&gt;Molecular Sequence Data&lt;/keyword&gt;&lt;keyword&gt;*Mutation&lt;/keyword&gt;&lt;keyword&gt;Pyruvate Dehydrogenase Complex/*genetics&lt;/keyword&gt;&lt;keyword&gt;Pyruvate Dehydrogenase Complex Deficiency Disease&lt;/keyword&gt;&lt;keyword&gt;RNA, Messenger/genetics&lt;/keyword&gt;&lt;keyword&gt;Single-Strand Specific DNA and RNA Endonucleases&lt;/keyword&gt;&lt;/keywords&gt;&lt;dates&gt;&lt;year&gt;1989&lt;/year&gt;&lt;pub-dates&gt;&lt;date&gt;Mar&lt;/date&gt;&lt;/pub-dates&gt;&lt;/dates&gt;&lt;isbn&gt;0002-9297 (Print)&amp;#xD;0002-9297&lt;/isbn&gt;&lt;accession-num&gt;2537010&lt;/accession-num&gt;&lt;urls&gt;&lt;/urls&gt;&lt;custom2&gt;Pmc1715432&lt;/custom2&gt;&lt;remote-database-provider&gt;Nlm&lt;/remote-database-provider&gt;&lt;language&gt;eng&lt;/language&gt;&lt;/record&gt;&lt;/Cite&gt;&lt;/EndNote&gt;</w:instrText>
            </w:r>
            <w:r w:rsidR="00D234C9" w:rsidRPr="004F2201">
              <w:rPr>
                <w:rFonts w:ascii="Arial" w:hAnsi="Arial" w:cs="Arial"/>
                <w:i/>
                <w:lang w:val="en-US"/>
              </w:rPr>
              <w:fldChar w:fldCharType="separate"/>
            </w:r>
            <w:r w:rsidR="00BD0921" w:rsidRPr="00BD0921">
              <w:rPr>
                <w:rFonts w:ascii="Arial" w:hAnsi="Arial" w:cs="Arial"/>
                <w:i/>
                <w:noProof/>
                <w:vertAlign w:val="superscript"/>
                <w:lang w:val="en-US"/>
              </w:rPr>
              <w:t>12</w:t>
            </w:r>
            <w:r w:rsidR="00D234C9" w:rsidRPr="004F2201">
              <w:rPr>
                <w:rFonts w:ascii="Arial" w:hAnsi="Arial" w:cs="Arial"/>
                <w:i/>
                <w:lang w:val="en-US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89A8EC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22469F" w14:textId="02334E2D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 xml:space="preserve">Pyruvate dehydrogenase deficiency </w:t>
            </w:r>
            <w:r w:rsidR="0015139E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begin">
                <w:fldData xml:space="preserve">PEVuZE5vdGU+PENpdGU+PEF1dGhvcj5DYXN0aWdsaW9uaTwvQXV0aG9yPjxZZWFyPjIwMTU8L1ll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</w:fldData>
              </w:fldChar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instrText xml:space="preserve"> ADDIN EN.CITE </w:instrText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begin">
                <w:fldData xml:space="preserve">PEVuZE5vdGU+PENpdGU+PEF1dGhvcj5DYXN0aWdsaW9uaTwvQXV0aG9yPjxZZWFyPjIwMTU8L1ll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</w:fldData>
              </w:fldChar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instrText xml:space="preserve"> ADDIN EN.CITE.DATA </w:instrText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end"/>
            </w:r>
            <w:r w:rsidR="0015139E">
              <w:rPr>
                <w:rFonts w:ascii="Arial" w:hAnsi="Arial" w:cs="Arial"/>
                <w:noProof/>
                <w:vertAlign w:val="superscript"/>
                <w:lang w:val="en-US"/>
              </w:rPr>
            </w:r>
            <w:r w:rsidR="0015139E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separate"/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t>13</w:t>
            </w:r>
            <w:r w:rsidR="0015139E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end"/>
            </w:r>
            <w:r w:rsidRPr="004F2201">
              <w:rPr>
                <w:rFonts w:ascii="Arial" w:hAnsi="Arial" w:cs="Arial"/>
                <w:noProof/>
                <w:vertAlign w:val="superscript"/>
                <w:lang w:val="en-US"/>
              </w:rPr>
              <w:t xml:space="preserve">, </w:t>
            </w:r>
            <w:r w:rsidR="0015139E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begin">
                <w:fldData xml:space="preserve">PEVuZE5vdGU+PENpdGU+PEF1dGhvcj5QYXRlbDwvQXV0aG9yPjxZZWFyPjIwMTI8L1llYXI+PFJl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</w:fldData>
              </w:fldChar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instrText xml:space="preserve"> ADDIN EN.CITE </w:instrText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begin">
                <w:fldData xml:space="preserve">PEVuZE5vdGU+PENpdGU+PEF1dGhvcj5QYXRlbDwvQXV0aG9yPjxZZWFyPjIwMTI8L1llYXI+PFJl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</w:fldData>
              </w:fldChar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instrText xml:space="preserve"> ADDIN EN.CITE.DATA </w:instrText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end"/>
            </w:r>
            <w:r w:rsidR="0015139E">
              <w:rPr>
                <w:rFonts w:ascii="Arial" w:hAnsi="Arial" w:cs="Arial"/>
                <w:noProof/>
                <w:vertAlign w:val="superscript"/>
                <w:lang w:val="en-US"/>
              </w:rPr>
            </w:r>
            <w:r w:rsidR="0015139E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separate"/>
            </w:r>
            <w:r w:rsidR="00BD0921">
              <w:rPr>
                <w:rFonts w:ascii="Arial" w:hAnsi="Arial" w:cs="Arial"/>
                <w:noProof/>
                <w:vertAlign w:val="superscript"/>
                <w:lang w:val="en-US"/>
              </w:rPr>
              <w:t>14</w:t>
            </w:r>
            <w:r w:rsidR="0015139E">
              <w:rPr>
                <w:rFonts w:ascii="Arial" w:hAnsi="Arial" w:cs="Arial"/>
                <w:noProof/>
                <w:vertAlign w:val="superscript"/>
                <w:lang w:val="en-US"/>
              </w:rPr>
              <w:fldChar w:fldCharType="end"/>
            </w:r>
            <w:r w:rsidRPr="004F2201">
              <w:rPr>
                <w:rFonts w:ascii="Arial" w:hAnsi="Arial" w:cs="Arial"/>
                <w:lang w:val="en-US"/>
              </w:rPr>
              <w:t>: Paroxysmal episodes of ataxia, dystonia, occasionally parkinsonism</w:t>
            </w:r>
          </w:p>
          <w:p w14:paraId="31FBEFEB" w14:textId="4BD0DB46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u w:val="single"/>
                <w:lang w:val="en-US"/>
              </w:rPr>
              <w:t>Additional clinical features:</w:t>
            </w:r>
            <w:r w:rsidRPr="004F2201">
              <w:rPr>
                <w:rFonts w:ascii="Arial" w:hAnsi="Arial" w:cs="Arial"/>
                <w:lang w:val="en-US"/>
              </w:rPr>
              <w:t xml:space="preserve"> Developmental delay / intellectual disability, encephalopathy, truncal </w:t>
            </w:r>
            <w:proofErr w:type="spellStart"/>
            <w:r w:rsidRPr="004F2201">
              <w:rPr>
                <w:rFonts w:ascii="Arial" w:hAnsi="Arial" w:cs="Arial"/>
                <w:lang w:val="en-US"/>
              </w:rPr>
              <w:t>hypotonia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 xml:space="preserve">, seizures, microcephaly, spasticity, facial </w:t>
            </w:r>
            <w:proofErr w:type="spellStart"/>
            <w:r w:rsidRPr="004F2201">
              <w:rPr>
                <w:rFonts w:ascii="Arial" w:hAnsi="Arial" w:cs="Arial"/>
                <w:lang w:val="en-US"/>
              </w:rPr>
              <w:t>dysmorphism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>, peripheral neuropathy</w:t>
            </w:r>
            <w:r w:rsidR="0015139E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QYXRlbDwvQXV0aG9yPjxZZWFyPjIwMTI8L1llYXI+PFJl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</w:fldData>
              </w:fldChar>
            </w:r>
            <w:r w:rsidR="00BD0921">
              <w:rPr>
                <w:rFonts w:ascii="Arial" w:hAnsi="Arial" w:cs="Arial"/>
                <w:lang w:val="en-US"/>
              </w:rPr>
              <w:instrText xml:space="preserve"> ADDIN EN.CITE </w:instrText>
            </w:r>
            <w:r w:rsidR="00BD0921">
              <w:rPr>
                <w:rFonts w:ascii="Arial" w:hAnsi="Arial" w:cs="Arial"/>
                <w:lang w:val="en-US"/>
              </w:rPr>
              <w:fldChar w:fldCharType="begin">
                <w:fldData xml:space="preserve">PEVuZE5vdGU+PENpdGU+PEF1dGhvcj5QYXRlbDwvQXV0aG9yPjxZZWFyPjIwMTI8L1llYXI+PFJl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</w:fldData>
              </w:fldChar>
            </w:r>
            <w:r w:rsidR="00BD0921">
              <w:rPr>
                <w:rFonts w:ascii="Arial" w:hAnsi="Arial" w:cs="Arial"/>
                <w:lang w:val="en-US"/>
              </w:rPr>
              <w:instrText xml:space="preserve"> ADDIN EN.CITE.DATA </w:instrText>
            </w:r>
            <w:r w:rsidR="00BD0921">
              <w:rPr>
                <w:rFonts w:ascii="Arial" w:hAnsi="Arial" w:cs="Arial"/>
                <w:lang w:val="en-US"/>
              </w:rPr>
            </w:r>
            <w:r w:rsidR="00BD0921">
              <w:rPr>
                <w:rFonts w:ascii="Arial" w:hAnsi="Arial" w:cs="Arial"/>
                <w:lang w:val="en-US"/>
              </w:rPr>
              <w:fldChar w:fldCharType="end"/>
            </w:r>
            <w:r w:rsidR="0015139E">
              <w:rPr>
                <w:rFonts w:ascii="Arial" w:hAnsi="Arial" w:cs="Arial"/>
                <w:lang w:val="en-US"/>
              </w:rPr>
            </w:r>
            <w:r w:rsidR="0015139E">
              <w:rPr>
                <w:rFonts w:ascii="Arial" w:hAnsi="Arial" w:cs="Arial"/>
                <w:lang w:val="en-US"/>
              </w:rPr>
              <w:fldChar w:fldCharType="separate"/>
            </w:r>
            <w:r w:rsidR="00BD0921" w:rsidRPr="00BD0921">
              <w:rPr>
                <w:rFonts w:ascii="Arial" w:hAnsi="Arial" w:cs="Arial"/>
                <w:noProof/>
                <w:vertAlign w:val="superscript"/>
                <w:lang w:val="en-US"/>
              </w:rPr>
              <w:t>14</w:t>
            </w:r>
            <w:r w:rsidR="0015139E">
              <w:rPr>
                <w:rFonts w:ascii="Arial" w:hAnsi="Arial" w:cs="Arial"/>
                <w:lang w:val="en-US"/>
              </w:rPr>
              <w:fldChar w:fldCharType="end"/>
            </w:r>
          </w:p>
          <w:p w14:paraId="292FE004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proofErr w:type="spellStart"/>
            <w:r w:rsidRPr="004F2201">
              <w:rPr>
                <w:rFonts w:ascii="Arial" w:hAnsi="Arial" w:cs="Arial"/>
                <w:lang w:val="en-US"/>
              </w:rPr>
              <w:t>GeneReviews</w:t>
            </w:r>
            <w:proofErr w:type="spellEnd"/>
            <w:r w:rsidRPr="004F2201">
              <w:rPr>
                <w:rFonts w:ascii="Arial" w:hAnsi="Arial" w:cs="Arial"/>
                <w:lang w:val="en-US"/>
              </w:rPr>
              <w:t xml:space="preserve"> n/a</w:t>
            </w:r>
          </w:p>
          <w:p w14:paraId="2CB1C488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OMIM 30050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CD6F65" w14:textId="77777777" w:rsidR="002C56B9" w:rsidRPr="004F2201" w:rsidRDefault="002C56B9" w:rsidP="00A342DC">
            <w:pPr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X-linked</w:t>
            </w:r>
          </w:p>
        </w:tc>
        <w:tc>
          <w:tcPr>
            <w:tcW w:w="13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37554C" w14:textId="77777777" w:rsidR="002C56B9" w:rsidRPr="004F2201" w:rsidRDefault="002C56B9" w:rsidP="00A342DC">
            <w:pPr>
              <w:tabs>
                <w:tab w:val="center" w:pos="671"/>
              </w:tabs>
              <w:spacing w:after="0" w:line="360" w:lineRule="auto"/>
              <w:rPr>
                <w:rFonts w:ascii="Arial" w:hAnsi="Arial" w:cs="Arial"/>
                <w:lang w:val="en-US"/>
              </w:rPr>
            </w:pPr>
            <w:r w:rsidRPr="004F2201">
              <w:rPr>
                <w:rFonts w:ascii="Arial" w:hAnsi="Arial" w:cs="Arial"/>
                <w:lang w:val="en-US"/>
              </w:rPr>
              <w:t>None</w:t>
            </w:r>
          </w:p>
        </w:tc>
      </w:tr>
    </w:tbl>
    <w:p w14:paraId="269F4050" w14:textId="77777777" w:rsidR="003142C8" w:rsidRPr="004F2201" w:rsidRDefault="002C56B9">
      <w:pPr>
        <w:rPr>
          <w:rFonts w:ascii="Arial" w:hAnsi="Arial" w:cs="Arial"/>
          <w:noProof/>
          <w:vertAlign w:val="superscript"/>
          <w:lang w:val="en-US"/>
        </w:rPr>
      </w:pPr>
      <w:r w:rsidRPr="004F2201">
        <w:rPr>
          <w:rFonts w:ascii="Arial" w:hAnsi="Arial" w:cs="Arial"/>
          <w:lang w:val="en-US"/>
        </w:rPr>
        <w:t>* Mutations in this gene more commonly cause infantile-onset epileptic encephalopathy, delayed development, acquired microcephaly, ataxia, dystonia, spasticity, atypical phenotypes without epilepsy include patients with mixed movement disorders and mental retardation or adult-onset cases with minimal symptoms (Glut1 deficiency syndrome).</w:t>
      </w:r>
      <w:r w:rsidRPr="004F2201">
        <w:rPr>
          <w:rFonts w:ascii="Arial" w:hAnsi="Arial" w:cs="Arial"/>
          <w:noProof/>
          <w:vertAlign w:val="superscript"/>
          <w:lang w:val="en-US"/>
        </w:rPr>
        <w:t>118</w:t>
      </w:r>
    </w:p>
    <w:p w14:paraId="467308BD" w14:textId="77777777" w:rsidR="003142C8" w:rsidRPr="004F2201" w:rsidRDefault="003142C8">
      <w:pPr>
        <w:rPr>
          <w:rFonts w:ascii="Arial" w:hAnsi="Arial" w:cs="Arial"/>
          <w:noProof/>
          <w:vertAlign w:val="superscript"/>
          <w:lang w:val="en-US"/>
        </w:rPr>
      </w:pPr>
    </w:p>
    <w:p w14:paraId="7581856E" w14:textId="77777777" w:rsidR="00BD0921" w:rsidRPr="00BD0921" w:rsidRDefault="003142C8" w:rsidP="00BD0921">
      <w:pPr>
        <w:pStyle w:val="EndNoteBibliography"/>
        <w:spacing w:after="0"/>
        <w:rPr>
          <w:noProof/>
        </w:rPr>
      </w:pPr>
      <w:r w:rsidRPr="004F2201">
        <w:fldChar w:fldCharType="begin"/>
      </w:r>
      <w:r w:rsidRPr="004F2201">
        <w:instrText xml:space="preserve"> ADDIN EN.REFLIST </w:instrText>
      </w:r>
      <w:r w:rsidRPr="004F2201">
        <w:fldChar w:fldCharType="separate"/>
      </w:r>
      <w:r w:rsidR="00BD0921" w:rsidRPr="00BD0921">
        <w:rPr>
          <w:noProof/>
        </w:rPr>
        <w:t>1.</w:t>
      </w:r>
      <w:r w:rsidR="00BD0921" w:rsidRPr="00BD0921">
        <w:rPr>
          <w:noProof/>
        </w:rPr>
        <w:tab/>
        <w:t>Ebrahimi-Fakhari D, Saffari A, Westenberger A, Klein C. The evolving spectrum of PRRT2-associated paroxysmal diseases. Brain 2015;138(Pt 12):3476-3495.</w:t>
      </w:r>
    </w:p>
    <w:p w14:paraId="54C920A1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lastRenderedPageBreak/>
        <w:t>2.</w:t>
      </w:r>
      <w:r w:rsidRPr="00BD0921">
        <w:rPr>
          <w:noProof/>
        </w:rPr>
        <w:tab/>
        <w:t>Rainier S, Thomas D, Tokarz D, et al. Myofibrillogenesis regulator 1 gene mutations cause paroxysmal dystonic choreoathetosis. Archives of neurology 2004;61(7):1025-1029.</w:t>
      </w:r>
    </w:p>
    <w:p w14:paraId="64FA457E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3.</w:t>
      </w:r>
      <w:r w:rsidRPr="00BD0921">
        <w:rPr>
          <w:noProof/>
        </w:rPr>
        <w:tab/>
        <w:t>Seidner G, Alvarez MG, Yeh JI, et al. GLUT-1 deficiency syndrome caused by haploinsufficiency of the blood-brain barrier hexose carrier. Nat Genet 1998;18(2):188-191.</w:t>
      </w:r>
    </w:p>
    <w:p w14:paraId="14F5B451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4.</w:t>
      </w:r>
      <w:r w:rsidRPr="00BD0921">
        <w:rPr>
          <w:noProof/>
        </w:rPr>
        <w:tab/>
        <w:t>Zhang ZB, Tian MQ, Gao K, Jiang YW, Wu Y. De novo KCNMA1 mutations in children with early-onset paroxysmal dyskinesia and developmental delay. Mov Disord 2015;30(9):1290-1292.</w:t>
      </w:r>
    </w:p>
    <w:p w14:paraId="2A81D5FF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5.</w:t>
      </w:r>
      <w:r w:rsidRPr="00BD0921">
        <w:rPr>
          <w:noProof/>
        </w:rPr>
        <w:tab/>
        <w:t>Du W, Bautista JF, Yang H, et al. Calcium-sensitive potassium channelopathy in human epilepsy and paroxysmal movement disorder. Nat Genet 2005;37(7):733-738.</w:t>
      </w:r>
    </w:p>
    <w:p w14:paraId="22D4F446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6.</w:t>
      </w:r>
      <w:r w:rsidRPr="00BD0921">
        <w:rPr>
          <w:noProof/>
        </w:rPr>
        <w:tab/>
        <w:t>Tian WT, Huang XJ, Mao X, et al. Proline-rich transmembrane protein 2-negative paroxysmal kinesigenic dyskinesia: Clinical and genetic analyses of 163 patients. Movement disorders : official journal of the Movement Disorder Society 2018;33(3):459-467.</w:t>
      </w:r>
    </w:p>
    <w:p w14:paraId="226AF920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7.</w:t>
      </w:r>
      <w:r w:rsidRPr="00BD0921">
        <w:rPr>
          <w:noProof/>
        </w:rPr>
        <w:tab/>
        <w:t>Brunel-Guitton C, Casey B, Coulter-Mackie M, et al. Late-onset nonketotic hyperglycinemia caused by a novel homozygous missense mutation in the GLDC gene. Molecular genetics and metabolism 2011;103(2):193-196.</w:t>
      </w:r>
    </w:p>
    <w:p w14:paraId="519989C9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8.</w:t>
      </w:r>
      <w:r w:rsidRPr="00BD0921">
        <w:rPr>
          <w:noProof/>
        </w:rPr>
        <w:tab/>
        <w:t>Chen YZ, Matsushita MM, Robertson P, et al. Autosomal dominant familial dyskinesia and facial myokymia: single exome sequencing identifies a mutation in adenylyl cyclase 5. Arch Neurol 2012;69(5):630-635.</w:t>
      </w:r>
    </w:p>
    <w:p w14:paraId="4615C95F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9.</w:t>
      </w:r>
      <w:r w:rsidRPr="00BD0921">
        <w:rPr>
          <w:noProof/>
        </w:rPr>
        <w:tab/>
        <w:t>Browne DL, Gancher ST, Nutt JG, et al. Episodic ataxia/myokymia syndrome is associated with point mutations in the human potassium channel gene, KCNA1. Nat Genet 1994;8(2):136-140.</w:t>
      </w:r>
    </w:p>
    <w:p w14:paraId="73E38972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10.</w:t>
      </w:r>
      <w:r w:rsidRPr="00BD0921">
        <w:rPr>
          <w:noProof/>
        </w:rPr>
        <w:tab/>
        <w:t>Jodice C, Mantuano E, Veneziano L, et al. Episodic ataxia type 2 (EA2) and spinocerebellar ataxia type 6 (SCA6) due to CAG repeat expansion in the CACNA1A gene on chromosome 19p. Hum Mol Genet 1997;6(11):1973-1978.</w:t>
      </w:r>
    </w:p>
    <w:p w14:paraId="774E2598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11.</w:t>
      </w:r>
      <w:r w:rsidRPr="00BD0921">
        <w:rPr>
          <w:noProof/>
        </w:rPr>
        <w:tab/>
        <w:t>Jen JC, Wan J, Palos TP, Howard BD, Baloh RW. Mutation in the glutamate transporter EAAT1 causes episodic ataxia, hemiplegia, and seizures. Neurology 2005;65(4):529-534.</w:t>
      </w:r>
    </w:p>
    <w:p w14:paraId="32198084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12.</w:t>
      </w:r>
      <w:r w:rsidRPr="00BD0921">
        <w:rPr>
          <w:noProof/>
        </w:rPr>
        <w:tab/>
        <w:t>Endo H, Hasegawa K, Narisawa K, Tada K, Kagawa Y, Ohta S. Defective gene in lactic acidosis: abnormal pyruvate dehydrogenase E1 alpha-subunit caused by a frame shift. Am J Hum Genet 1989;44(3):358-364.</w:t>
      </w:r>
    </w:p>
    <w:p w14:paraId="1131BECA" w14:textId="77777777" w:rsidR="00BD0921" w:rsidRPr="00BD0921" w:rsidRDefault="00BD0921" w:rsidP="00BD0921">
      <w:pPr>
        <w:pStyle w:val="EndNoteBibliography"/>
        <w:spacing w:after="0"/>
        <w:rPr>
          <w:noProof/>
        </w:rPr>
      </w:pPr>
      <w:r w:rsidRPr="00BD0921">
        <w:rPr>
          <w:noProof/>
        </w:rPr>
        <w:t>13.</w:t>
      </w:r>
      <w:r w:rsidRPr="00BD0921">
        <w:rPr>
          <w:noProof/>
        </w:rPr>
        <w:tab/>
        <w:t>Castiglioni C, Verrigni D, Okuma C, et al. Pyruvate dehydrogenase deficiency presenting as isolated paroxysmal exercise induced dystonia successfully reversed with thiamine supplementation. Case report and mini-review. European journal of paediatric neurology : EJPN : official journal of the European Paediatric Neurology Society 2015.</w:t>
      </w:r>
    </w:p>
    <w:p w14:paraId="3CD6E51A" w14:textId="77777777" w:rsidR="00BD0921" w:rsidRPr="00BD0921" w:rsidRDefault="00BD0921" w:rsidP="00BD0921">
      <w:pPr>
        <w:pStyle w:val="EndNoteBibliography"/>
        <w:rPr>
          <w:noProof/>
        </w:rPr>
      </w:pPr>
      <w:r w:rsidRPr="00BD0921">
        <w:rPr>
          <w:noProof/>
        </w:rPr>
        <w:t>14.</w:t>
      </w:r>
      <w:r w:rsidRPr="00BD0921">
        <w:rPr>
          <w:noProof/>
        </w:rPr>
        <w:tab/>
        <w:t>Patel KP, O'Brien TW, Subramony SH, Shuster J, Stacpoole PW. The spectrum of pyruvate dehydrogenase complex deficiency: clinical, biochemical and genetic features in 371 patients.[Republished from Mol Genet Metab. 2012 Jan;105(1):34-43; PMID: 22079328]. Molecular Genetics &amp; Metabolism 2012;106(3):385-394.</w:t>
      </w:r>
    </w:p>
    <w:p w14:paraId="5F3C678B" w14:textId="54222449" w:rsidR="00A342DC" w:rsidRDefault="003142C8">
      <w:r w:rsidRPr="004F2201">
        <w:fldChar w:fldCharType="end"/>
      </w:r>
    </w:p>
    <w:sectPr w:rsidR="00A342D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vement Disorde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t9rs9wb5sexces9voxv9txtzadt29aee0t&quot;&gt;Genetic_nomenclature_withFirstCitations Copy&lt;record-ids&gt;&lt;item&gt;105&lt;/item&gt;&lt;item&gt;155&lt;/item&gt;&lt;item&gt;276&lt;/item&gt;&lt;item&gt;277&lt;/item&gt;&lt;item&gt;281&lt;/item&gt;&lt;item&gt;419&lt;/item&gt;&lt;item&gt;453&lt;/item&gt;&lt;item&gt;454&lt;/item&gt;&lt;item&gt;481&lt;/item&gt;&lt;item&gt;1245&lt;/item&gt;&lt;/record-ids&gt;&lt;/item&gt;&lt;/Libraries&gt;"/>
  </w:docVars>
  <w:rsids>
    <w:rsidRoot w:val="002C56B9"/>
    <w:rsid w:val="000228A1"/>
    <w:rsid w:val="00052A0E"/>
    <w:rsid w:val="0015139E"/>
    <w:rsid w:val="001544B3"/>
    <w:rsid w:val="002C56B9"/>
    <w:rsid w:val="003142C8"/>
    <w:rsid w:val="003B5E8B"/>
    <w:rsid w:val="003D6DC7"/>
    <w:rsid w:val="004F2201"/>
    <w:rsid w:val="005F4EE9"/>
    <w:rsid w:val="00687329"/>
    <w:rsid w:val="007D4563"/>
    <w:rsid w:val="00894795"/>
    <w:rsid w:val="009073B0"/>
    <w:rsid w:val="00983C6A"/>
    <w:rsid w:val="009D1338"/>
    <w:rsid w:val="00A0773D"/>
    <w:rsid w:val="00A342DC"/>
    <w:rsid w:val="00B37DC8"/>
    <w:rsid w:val="00BA0036"/>
    <w:rsid w:val="00BC24A2"/>
    <w:rsid w:val="00BD0921"/>
    <w:rsid w:val="00D234C9"/>
    <w:rsid w:val="00D36E6A"/>
    <w:rsid w:val="00D76096"/>
    <w:rsid w:val="00DC721B"/>
    <w:rsid w:val="00F94957"/>
    <w:rsid w:val="00FB62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D5FACE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56B9"/>
    <w:pPr>
      <w:spacing w:line="240" w:lineRule="auto"/>
    </w:pPr>
    <w:rPr>
      <w:rFonts w:ascii="Cambria" w:eastAsia="Cambria" w:hAnsi="Cambria" w:cs="Times New Roman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142C8"/>
    <w:pPr>
      <w:spacing w:after="0"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3142C8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2201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2201"/>
    <w:rPr>
      <w:rFonts w:ascii="Tahoma" w:eastAsia="Cambria" w:hAnsi="Tahoma" w:cs="Tahoma"/>
      <w:sz w:val="16"/>
      <w:szCs w:val="16"/>
      <w:lang w:val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56B9"/>
    <w:pPr>
      <w:spacing w:line="240" w:lineRule="auto"/>
    </w:pPr>
    <w:rPr>
      <w:rFonts w:ascii="Cambria" w:eastAsia="Cambria" w:hAnsi="Cambria" w:cs="Times New Roman"/>
      <w:sz w:val="24"/>
      <w:szCs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3142C8"/>
    <w:pPr>
      <w:spacing w:after="0"/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3142C8"/>
    <w:rPr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2201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2201"/>
    <w:rPr>
      <w:rFonts w:ascii="Tahoma" w:eastAsia="Cambria" w:hAnsi="Tahoma" w:cs="Tahoma"/>
      <w:sz w:val="16"/>
      <w:szCs w:val="16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omim.org/entry/605899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A16302DD</Template>
  <TotalTime>0</TotalTime>
  <Pages>5</Pages>
  <Words>1312</Words>
  <Characters>7482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HN Research</Company>
  <LinksUpToDate>false</LinksUpToDate>
  <CharactersWithSpaces>87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a Huang</dc:creator>
  <cp:lastModifiedBy>Ashar Rasheed</cp:lastModifiedBy>
  <cp:revision>2</cp:revision>
  <dcterms:created xsi:type="dcterms:W3CDTF">2018-09-11T15:56:00Z</dcterms:created>
  <dcterms:modified xsi:type="dcterms:W3CDTF">2018-09-11T15:56:00Z</dcterms:modified>
</cp:coreProperties>
</file>